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877D0" w14:textId="18BA17BE" w:rsidR="003D0BBB" w:rsidRDefault="003D0BBB" w:rsidP="00421163">
      <w:pPr>
        <w:pStyle w:val="Heading1"/>
      </w:pPr>
      <w:r>
        <w:t>Title Page</w:t>
      </w:r>
    </w:p>
    <w:p w14:paraId="15599834" w14:textId="4C120BC4" w:rsidR="003D0BBB" w:rsidRPr="003D0BBB" w:rsidRDefault="003D0BBB" w:rsidP="003D0BBB">
      <w:r>
        <w:t>Some title</w:t>
      </w:r>
    </w:p>
    <w:p w14:paraId="2C997B25" w14:textId="26CB23C8" w:rsidR="00AA1C3D" w:rsidRDefault="00421163" w:rsidP="00421163">
      <w:pPr>
        <w:pStyle w:val="Heading1"/>
      </w:pPr>
      <w:r>
        <w:t>Abstract</w:t>
      </w:r>
    </w:p>
    <w:p w14:paraId="248C28B7" w14:textId="473231B4" w:rsidR="00421163" w:rsidRDefault="00421163" w:rsidP="00421163">
      <w:r>
        <w:t>Consistency of nomenclature within radiation oncology is becoming increasingly important as data sharing becomes more prevalent and accessible. The American Association of Physicists in Medicine (AAPM) have created a report, Number 263 titled ‘Standardizing Nomenclatures in Radiation Oncology’</w:t>
      </w:r>
      <w:r w:rsidR="00DD09CD">
        <w:t xml:space="preserve"> to assist </w:t>
      </w:r>
      <w:r w:rsidR="00F249CB">
        <w:t>in this</w:t>
      </w:r>
      <w:r w:rsidR="00DD09CD">
        <w:t xml:space="preserve"> nomenclature</w:t>
      </w:r>
      <w:r>
        <w:t xml:space="preserve">. Unfortunately, the burden of converting </w:t>
      </w:r>
      <w:r w:rsidR="00007E18">
        <w:t xml:space="preserve">to the new </w:t>
      </w:r>
      <w:r w:rsidR="00982F5A">
        <w:t xml:space="preserve">nomenclature requires retraining of staff or creation of templates, depending on the treatment planning system </w:t>
      </w:r>
      <w:r w:rsidR="00F249CB">
        <w:t>implemented</w:t>
      </w:r>
      <w:r w:rsidR="00982F5A">
        <w:t>. Our work aims to provide a simple method</w:t>
      </w:r>
      <w:r w:rsidR="002B611C">
        <w:t xml:space="preserve"> </w:t>
      </w:r>
      <w:r w:rsidR="00982F5A">
        <w:t xml:space="preserve">of creating DICOM RT Structure files, along with providing several templates already </w:t>
      </w:r>
      <w:r w:rsidR="002B611C">
        <w:t xml:space="preserve">conforming to Report 263. The </w:t>
      </w:r>
      <w:r w:rsidR="00306C64">
        <w:t>C</w:t>
      </w:r>
      <w:r w:rsidR="002B611C">
        <w:t xml:space="preserve"># program has been written as an installable executable on any </w:t>
      </w:r>
      <w:r w:rsidR="00F249CB">
        <w:t>W</w:t>
      </w:r>
      <w:r w:rsidR="00BE3908">
        <w:t>indows system</w:t>
      </w:r>
      <w:r w:rsidR="00F249CB">
        <w:t>,</w:t>
      </w:r>
      <w:r w:rsidR="00BE3908">
        <w:t xml:space="preserve"> and</w:t>
      </w:r>
      <w:r w:rsidR="00F249CB">
        <w:t xml:space="preserve"> has</w:t>
      </w:r>
      <w:r w:rsidR="002B611C">
        <w:t xml:space="preserve"> </w:t>
      </w:r>
      <w:r w:rsidR="00560F1F">
        <w:t xml:space="preserve">been </w:t>
      </w:r>
      <w:r w:rsidR="002B611C">
        <w:t>evaluated for ease of use and functionality.</w:t>
      </w:r>
      <w:r w:rsidR="00D65047">
        <w:t xml:space="preserve"> The program will be publicly available via our GitHub page, allowing feedback and improvement as needed from community use.</w:t>
      </w:r>
    </w:p>
    <w:p w14:paraId="00147A5F" w14:textId="2A47FA94" w:rsidR="00C53E81" w:rsidRDefault="00C53E81" w:rsidP="00C53E81">
      <w:pPr>
        <w:pStyle w:val="Heading1"/>
      </w:pPr>
      <w:r>
        <w:t>Introduction</w:t>
      </w:r>
    </w:p>
    <w:p w14:paraId="7B4CBD2A" w14:textId="7E5BBDC8" w:rsidR="00691A2F" w:rsidRDefault="00C53E81" w:rsidP="00421163">
      <w:r>
        <w:t xml:space="preserve">In the creation of a treatment plan within radiation oncology, regions of interest (ROIs) must be defined. These ROIs can be the target of radiation therapy, </w:t>
      </w:r>
      <w:r w:rsidR="007F3FF8">
        <w:t>organs at risk (OARs), or contrast agents, etc. While the Digital Imaging and Communications in Medicine (DICOM) provides a standard for communicating these generated structures (RT-Structures) in treatment planning systems, the creation of the RT-Structures is often left to the treatment planning system.</w:t>
      </w:r>
    </w:p>
    <w:p w14:paraId="13A5148B" w14:textId="6A46545A" w:rsidR="009100C1" w:rsidRDefault="007F3FF8" w:rsidP="00421163">
      <w:r>
        <w:t xml:space="preserve">The most important ROIs will vary based on </w:t>
      </w:r>
      <w:r w:rsidR="00691A2F">
        <w:t xml:space="preserve">the </w:t>
      </w:r>
      <w:r>
        <w:t xml:space="preserve">treatment site. For example, </w:t>
      </w:r>
      <w:r w:rsidR="00691A2F">
        <w:t xml:space="preserve">when treating disease in the skull, </w:t>
      </w:r>
      <w:r>
        <w:t xml:space="preserve">the Liver will likely not </w:t>
      </w:r>
      <w:r w:rsidR="009100C1">
        <w:t xml:space="preserve">be of interest. Depending on the treatment planning system, the user will then be required to manually create each ROI, individually labeling the structures involved (‘Brain’, ‘Brainstem’, etc.). This can be not only tedious, but also error prone (‘Brian’ instead of ‘Brain’). </w:t>
      </w:r>
      <w:r w:rsidR="000958C1">
        <w:t xml:space="preserve">Furthermore, the naming of an ROI can vary from person to person (‘Lung_R’ vs ‘Right Lung’). </w:t>
      </w:r>
      <w:r w:rsidR="009100C1">
        <w:t>While several treatment planning systems provide a method of creating templates to automatically create the desired ROIs based on the treatment site[</w:t>
      </w:r>
      <w:commentRangeStart w:id="0"/>
      <w:r w:rsidR="009100C1">
        <w:t xml:space="preserve">ref </w:t>
      </w:r>
      <w:commentRangeEnd w:id="0"/>
      <w:r w:rsidR="00AD5C11">
        <w:rPr>
          <w:rStyle w:val="CommentReference"/>
        </w:rPr>
        <w:commentReference w:id="0"/>
      </w:r>
      <w:r w:rsidR="009100C1">
        <w:t>for varian, others?], these templates must be created manually.</w:t>
      </w:r>
    </w:p>
    <w:p w14:paraId="39A0624B" w14:textId="7B36975D" w:rsidR="000958C1" w:rsidRDefault="00C41ADA" w:rsidP="00421163">
      <w:r>
        <w:t xml:space="preserve">The American Association of Physics in Medicine (AAPM) has created Report 263 titled ‘Standardizing Nomenclatures in Radiation Oncology’, whose purpose is to provide guidance on naming of ROIs. Unfortunately, adoption of this can be difficult based on the tools available in the clinic. </w:t>
      </w:r>
      <w:r w:rsidR="000958C1">
        <w:t>In a recent survey provided by TG-263</w:t>
      </w:r>
      <w:r w:rsidR="00A3783D">
        <w:t>, 689 responses from members of AAPM, the American Society for Radiation Oncology (ASTRO), and the American Association of Medical Dosimetrists (AAMD) were asked about their likelihood for adopting TG-263</w:t>
      </w:r>
      <w:r w:rsidR="00AD5C11">
        <w:fldChar w:fldCharType="begin" w:fldLock="1"/>
      </w:r>
      <w:r w:rsidR="0002678A">
        <w:instrText>ADDIN CSL_CITATION {"citationItems":[{"id":"ITEM-1","itemData":{"author":[{"dropping-particle":"","family":"Larouche, R., Mayo, C., Tantot, L., Ying, X., Covington","given":"E.","non-dropping-particle":"","parse-names":false,"suffix":""}],"id":"ITEM-1","issued":{"date-parts":[["2022"]]},"publisher-place":"Quebec, QC","title":"Update from AAPM TG263U1: Standardizing Nomenclatures in RO","type":"paper-conference"},"uris":["http://www.mendeley.com/documents/?uuid=5490b43d-d19e-4e38-9a26-0a43f073ce2d"]}],"mendeley":{"formattedCitation":"&lt;sup&gt;1&lt;/sup&gt;","plainTextFormattedCitation":"1","previouslyFormattedCitation":"&lt;sup&gt;1&lt;/sup&gt;"},"properties":{"noteIndex":0},"schema":"https://github.com/citation-style-language/schema/raw/master/csl-citation.json"}</w:instrText>
      </w:r>
      <w:r w:rsidR="00AD5C11">
        <w:fldChar w:fldCharType="separate"/>
      </w:r>
      <w:r w:rsidR="00AD5C11" w:rsidRPr="00AD5C11">
        <w:rPr>
          <w:noProof/>
          <w:vertAlign w:val="superscript"/>
        </w:rPr>
        <w:t>1</w:t>
      </w:r>
      <w:r w:rsidR="00AD5C11">
        <w:fldChar w:fldCharType="end"/>
      </w:r>
      <w:r w:rsidR="00A3783D">
        <w:t>. For respondents who had not yet adopted the new nomenclature, the majority stated</w:t>
      </w:r>
      <w:r w:rsidR="000958C1">
        <w:t xml:space="preserve"> that the largest hurdle was difficulty with retraining staff </w:t>
      </w:r>
      <w:r w:rsidR="008E0581">
        <w:t>and/</w:t>
      </w:r>
      <w:r w:rsidR="000958C1">
        <w:t>or a lack of time</w:t>
      </w:r>
      <w:r w:rsidR="00B223E6">
        <w:t>/resources</w:t>
      </w:r>
      <w:r w:rsidR="000958C1">
        <w:t xml:space="preserve"> to create new templates. With this work, we hope to provide a simple, server based system that will automatically create the desired RT-Structure files</w:t>
      </w:r>
      <w:r w:rsidR="00320E66">
        <w:t>, and provide several ‘standard’ templates for commonly treated sites.</w:t>
      </w:r>
    </w:p>
    <w:p w14:paraId="08F6E50E" w14:textId="62C13E07" w:rsidR="00BE2C15" w:rsidRDefault="00BE2C15" w:rsidP="00BE2C15">
      <w:pPr>
        <w:pStyle w:val="Heading1"/>
      </w:pPr>
      <w:r>
        <w:lastRenderedPageBreak/>
        <w:t>Methods</w:t>
      </w:r>
    </w:p>
    <w:p w14:paraId="2A758BB4" w14:textId="64D0FBF0" w:rsidR="00BE2C15" w:rsidRDefault="00272639" w:rsidP="00BE2C15">
      <w:r>
        <w:t xml:space="preserve">The program was written using the </w:t>
      </w:r>
      <w:r w:rsidR="00306C64">
        <w:t>C</w:t>
      </w:r>
      <w:r>
        <w:t># coding language [ref]. Manipulation of DICOM files was facilitated via the publicly available FellowOakDicom package</w:t>
      </w:r>
      <w:r w:rsidR="0002678A">
        <w:fldChar w:fldCharType="begin" w:fldLock="1"/>
      </w:r>
      <w:r w:rsidR="0002678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2&lt;/sup&gt;","plainTextFormattedCitation":"2","previouslyFormattedCitation":"&lt;sup&gt;2&lt;/sup&gt;"},"properties":{"noteIndex":0},"schema":"https://github.com/citation-style-language/schema/raw/master/csl-citation.json"}</w:instrText>
      </w:r>
      <w:r w:rsidR="0002678A">
        <w:fldChar w:fldCharType="separate"/>
      </w:r>
      <w:r w:rsidR="0002678A" w:rsidRPr="0002678A">
        <w:rPr>
          <w:noProof/>
          <w:vertAlign w:val="superscript"/>
        </w:rPr>
        <w:t>2</w:t>
      </w:r>
      <w:r w:rsidR="0002678A">
        <w:fldChar w:fldCharType="end"/>
      </w:r>
      <w:r>
        <w:t xml:space="preserve">, and a </w:t>
      </w:r>
      <w:r w:rsidR="00306C64">
        <w:t>C</w:t>
      </w:r>
      <w:r>
        <w:t># wrapper for the ITK coding package, SimpleITK</w:t>
      </w:r>
      <w:r w:rsidR="002A4E42">
        <w:fldChar w:fldCharType="begin" w:fldLock="1"/>
      </w:r>
      <w:r w:rsidR="002A4E42">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3&lt;/sup&gt;","plainTextFormattedCitation":"3"},"properties":{"noteIndex":0},"schema":"https://github.com/citation-style-language/schema/raw/master/csl-citation.json"}</w:instrText>
      </w:r>
      <w:r w:rsidR="002A4E42">
        <w:fldChar w:fldCharType="separate"/>
      </w:r>
      <w:r w:rsidR="002A4E42" w:rsidRPr="002A4E42">
        <w:rPr>
          <w:noProof/>
          <w:vertAlign w:val="superscript"/>
        </w:rPr>
        <w:t>3</w:t>
      </w:r>
      <w:r w:rsidR="002A4E42">
        <w:fldChar w:fldCharType="end"/>
      </w:r>
      <w:r>
        <w:t>.</w:t>
      </w:r>
    </w:p>
    <w:p w14:paraId="08E057F9" w14:textId="0FAE28B6" w:rsidR="00667BB9" w:rsidRDefault="00667BB9" w:rsidP="00667BB9">
      <w:pPr>
        <w:pStyle w:val="Heading2"/>
      </w:pPr>
      <w:r>
        <w:t>Creation of Template</w:t>
      </w:r>
    </w:p>
    <w:p w14:paraId="6EEE0BFD" w14:textId="6FC8CDF6" w:rsidR="00E3543B" w:rsidRDefault="00667BB9" w:rsidP="00667BB9">
      <w:r>
        <w:t xml:space="preserve">The basic layout of the program is to create an RT-Structure file based on the ROIs present within a template. Templates can be user defined, or built </w:t>
      </w:r>
      <w:r w:rsidR="00A22AFA">
        <w:t>from</w:t>
      </w:r>
      <w:r>
        <w:t xml:space="preserve"> the default </w:t>
      </w:r>
      <w:r w:rsidR="00E3543B">
        <w:t xml:space="preserve">structures provided in the program. These default structures are based on ROIs defined at </w:t>
      </w:r>
      <w:r>
        <w:t>[anonymized for submission purposes].</w:t>
      </w:r>
    </w:p>
    <w:p w14:paraId="4F8A5DFE" w14:textId="324C138B" w:rsidR="003D7D5D" w:rsidRDefault="003D7D5D" w:rsidP="00667BB9">
      <w:r>
        <w:t xml:space="preserve">The </w:t>
      </w:r>
      <w:r w:rsidR="00E3543B">
        <w:t>template</w:t>
      </w:r>
      <w:r>
        <w:t xml:space="preserve"> is saved and read as a folder containing a ‘Paths.txt’ file, which indicates where the program should watch for DICOM files, and an ‘ROIs’ folder. </w:t>
      </w:r>
    </w:p>
    <w:p w14:paraId="06A9C774" w14:textId="3A976FD9" w:rsidR="003D7D5D" w:rsidRDefault="003D7D5D" w:rsidP="003D7D5D">
      <w:pPr>
        <w:pStyle w:val="Heading3"/>
      </w:pPr>
      <w:r>
        <w:t>Creation of ROIs</w:t>
      </w:r>
    </w:p>
    <w:p w14:paraId="47E7E8F2" w14:textId="5EDB5A80" w:rsidR="00667BB9" w:rsidRDefault="003D7D5D" w:rsidP="00667BB9">
      <w:r>
        <w:t xml:space="preserve">Each ROI is saved as an individual text file, consisting of three lines. The first line is the RGB color which </w:t>
      </w:r>
      <w:r w:rsidR="00C4125D">
        <w:t xml:space="preserve">will be presented for the ROI in the treatment planning system. The second line is the associated ontology, which will be further discussed below. The third line is the ROI interpreted type, as listed in the DICOM </w:t>
      </w:r>
      <w:r w:rsidR="00F539A5">
        <w:t>Standard Brower</w:t>
      </w:r>
      <w:r w:rsidR="00C4125D">
        <w:t xml:space="preserve">: </w:t>
      </w:r>
      <w:hyperlink r:id="rId9" w:history="1">
        <w:r w:rsidR="00C4125D" w:rsidRPr="00A46E98">
          <w:rPr>
            <w:rStyle w:val="Hyperlink"/>
          </w:rPr>
          <w:t>https://dicom.innolitics.com/ciods/rt-structure-set/rt-roi-observations/30060080/300600a4</w:t>
        </w:r>
      </w:hyperlink>
      <w:r w:rsidR="00C4125D">
        <w:t>.</w:t>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4F72DB">
        <w:t xml:space="preserve">Figure </w:t>
      </w:r>
      <w:r w:rsidR="004F72DB">
        <w:rPr>
          <w:noProof/>
        </w:rPr>
        <w:t>1</w:t>
      </w:r>
      <w:r w:rsidR="004F72DB">
        <w:fldChar w:fldCharType="end"/>
      </w:r>
      <w:r w:rsidR="000127D7">
        <w:t>.</w:t>
      </w:r>
    </w:p>
    <w:p w14:paraId="2BC57EE3" w14:textId="77777777" w:rsidR="000127D7" w:rsidRDefault="000127D7" w:rsidP="000127D7">
      <w:pPr>
        <w:keepNext/>
      </w:pPr>
      <w:r w:rsidRPr="000127D7">
        <w:drawing>
          <wp:inline distT="0" distB="0" distL="0" distR="0" wp14:anchorId="411F2A59" wp14:editId="338198E5">
            <wp:extent cx="5943600" cy="2948940"/>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0"/>
                    <a:stretch>
                      <a:fillRect/>
                    </a:stretch>
                  </pic:blipFill>
                  <pic:spPr>
                    <a:xfrm>
                      <a:off x="0" y="0"/>
                      <a:ext cx="5943600" cy="2948940"/>
                    </a:xfrm>
                    <a:prstGeom prst="rect">
                      <a:avLst/>
                    </a:prstGeom>
                  </pic:spPr>
                </pic:pic>
              </a:graphicData>
            </a:graphic>
          </wp:inline>
        </w:drawing>
      </w:r>
    </w:p>
    <w:p w14:paraId="4D43533B" w14:textId="7F1F1D40" w:rsidR="000127D7" w:rsidRDefault="000127D7" w:rsidP="000127D7">
      <w:pPr>
        <w:pStyle w:val="Caption"/>
      </w:pPr>
      <w:bookmarkStart w:id="1" w:name="_Ref109393250"/>
      <w:r>
        <w:t xml:space="preserve">Figure </w:t>
      </w:r>
      <w:r>
        <w:fldChar w:fldCharType="begin"/>
      </w:r>
      <w:r>
        <w:instrText xml:space="preserve"> SEQ Figure \* ARABIC </w:instrText>
      </w:r>
      <w:r>
        <w:fldChar w:fldCharType="separate"/>
      </w:r>
      <w:r w:rsidR="00393210">
        <w:rPr>
          <w:noProof/>
        </w:rPr>
        <w:t>1</w:t>
      </w:r>
      <w:r>
        <w:fldChar w:fldCharType="end"/>
      </w:r>
      <w:bookmarkEnd w:id="1"/>
      <w:r>
        <w:t>: Ability to change the interpreted type of a region of interest after creation. Likewise, the color, name, and ontology can be changed</w:t>
      </w:r>
    </w:p>
    <w:p w14:paraId="67B21390" w14:textId="2234302C" w:rsidR="00174E8E" w:rsidRPr="00174E8E" w:rsidRDefault="00174E8E" w:rsidP="00174E8E">
      <w:r>
        <w:t>ROIs can be added manually, or uploaded from an existing RT-Structure file, via the ‘Add ROIs from RT Structure File’ button. This will populate the template with ROIs</w:t>
      </w:r>
      <w:r w:rsidR="00EA4773">
        <w:t>,</w:t>
      </w:r>
      <w:r>
        <w:t xml:space="preserve"> </w:t>
      </w:r>
      <w:r w:rsidR="00EA4773">
        <w:t>and</w:t>
      </w:r>
      <w:r>
        <w:t xml:space="preserve"> populate the available Ontologies based on the ontologies present in the RT Structure.</w:t>
      </w:r>
    </w:p>
    <w:p w14:paraId="6F22E5A0" w14:textId="3128D9AC" w:rsidR="00CF4E70" w:rsidRDefault="00CF4E70" w:rsidP="00CF4E70">
      <w:pPr>
        <w:pStyle w:val="Heading3"/>
      </w:pPr>
      <w:r>
        <w:lastRenderedPageBreak/>
        <w:t xml:space="preserve">Creation of </w:t>
      </w:r>
      <w:r>
        <w:t>Ontologies</w:t>
      </w:r>
    </w:p>
    <w:p w14:paraId="2D04E1B0" w14:textId="43E6F57E"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Detailed descriptions of each of these can be found in the DICOM Standard Brower, </w:t>
      </w:r>
      <w:hyperlink r:id="rId11" w:history="1">
        <w:r w:rsidR="00F539A5" w:rsidRPr="00F84C9F">
          <w:rPr>
            <w:rStyle w:val="Hyperlink"/>
          </w:rPr>
          <w:t>https://dicom.innolitics.com/ciods/rt-structure-set/rt-roi-observations/30060080/30060086</w:t>
        </w:r>
      </w:hyperlink>
      <w:r w:rsidR="00F539A5">
        <w:t>.</w:t>
      </w:r>
    </w:p>
    <w:p w14:paraId="21C3CCE8" w14:textId="50C2E505"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02678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2&lt;/sup&gt;","plainTextFormattedCitation":"2","previouslyFormattedCitation":"&lt;sup&gt;2&lt;/sup&gt;"},"properties":{"noteIndex":0},"schema":"https://github.com/citation-style-language/schema/raw/master/csl-citation.json"}</w:instrText>
      </w:r>
      <w:r w:rsidR="008B752E">
        <w:fldChar w:fldCharType="separate"/>
      </w:r>
      <w:r w:rsidR="0002678A" w:rsidRPr="0002678A">
        <w:rPr>
          <w:noProof/>
          <w:vertAlign w:val="superscript"/>
        </w:rPr>
        <w:t>2</w:t>
      </w:r>
      <w:r w:rsidR="008B752E">
        <w:fldChar w:fldCharType="end"/>
      </w:r>
      <w:r>
        <w:t xml:space="preserve"> is defined as having a cod</w:t>
      </w:r>
      <w:r w:rsidR="00393210">
        <w:t>e value of 50801 (</w:t>
      </w:r>
      <w:hyperlink r:id="rId12" w:history="1">
        <w:r w:rsidR="00393210" w:rsidRPr="00F84C9F">
          <w:rPr>
            <w:rStyle w:val="Hyperlink"/>
          </w:rPr>
          <w:t>http://purl.org/sig/ont/fma/fma50801</w:t>
        </w:r>
      </w:hyperlink>
      <w:r w:rsidR="00393210">
        <w:t xml:space="preserve">), </w:t>
      </w:r>
      <w:r w:rsidR="00996118">
        <w:fldChar w:fldCharType="begin"/>
      </w:r>
      <w:r w:rsidR="00996118">
        <w:instrText xml:space="preserve"> REF _Ref109394787 \h </w:instrText>
      </w:r>
      <w:r w:rsidR="00996118">
        <w:fldChar w:fldCharType="separate"/>
      </w:r>
      <w:r w:rsidR="00996118">
        <w:t xml:space="preserve">Figure </w:t>
      </w:r>
      <w:r w:rsidR="00996118">
        <w:rPr>
          <w:noProof/>
        </w:rPr>
        <w:t>2</w:t>
      </w:r>
      <w:r w:rsidR="00996118">
        <w:fldChar w:fldCharType="end"/>
      </w:r>
      <w:r w:rsidR="00393210">
        <w:t xml:space="preserve">. A list of available code schemes can be found online: </w:t>
      </w:r>
      <w:hyperlink r:id="rId13" w:history="1">
        <w:r w:rsidR="00393210" w:rsidRPr="00F84C9F">
          <w:rPr>
            <w:rStyle w:val="Hyperlink"/>
          </w:rPr>
          <w:t>https://dicom.nema.org/medical/dicom/current/output/chtml/part16/chapter_8.html</w:t>
        </w:r>
      </w:hyperlink>
      <w:r w:rsidR="00393210">
        <w:t xml:space="preserve">. </w:t>
      </w:r>
    </w:p>
    <w:p w14:paraId="3E64690C" w14:textId="77777777" w:rsidR="00393210" w:rsidRDefault="00393210" w:rsidP="00393210">
      <w:pPr>
        <w:keepNext/>
      </w:pPr>
      <w:r>
        <w:rPr>
          <w:noProof/>
        </w:rPr>
        <w:drawing>
          <wp:inline distT="0" distB="0" distL="0" distR="0" wp14:anchorId="2110D875" wp14:editId="52576485">
            <wp:extent cx="5943600" cy="3419475"/>
            <wp:effectExtent l="0" t="0" r="0" b="9525"/>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943600" cy="3419475"/>
                    </a:xfrm>
                    <a:prstGeom prst="rect">
                      <a:avLst/>
                    </a:prstGeom>
                  </pic:spPr>
                </pic:pic>
              </a:graphicData>
            </a:graphic>
          </wp:inline>
        </w:drawing>
      </w:r>
    </w:p>
    <w:p w14:paraId="59250FCB" w14:textId="1E09D32C" w:rsidR="00393210" w:rsidRDefault="00393210" w:rsidP="00393210">
      <w:pPr>
        <w:pStyle w:val="Caption"/>
      </w:pPr>
      <w:bookmarkStart w:id="2" w:name="_Ref109394787"/>
      <w:r>
        <w:t xml:space="preserve">Figure </w:t>
      </w:r>
      <w:r>
        <w:fldChar w:fldCharType="begin"/>
      </w:r>
      <w:r>
        <w:instrText xml:space="preserve"> SEQ Figure \* ARABIC </w:instrText>
      </w:r>
      <w:r>
        <w:fldChar w:fldCharType="separate"/>
      </w:r>
      <w:r>
        <w:rPr>
          <w:noProof/>
        </w:rPr>
        <w:t>2</w:t>
      </w:r>
      <w:r>
        <w:fldChar w:fldCharType="end"/>
      </w:r>
      <w:bookmarkEnd w:id="2"/>
      <w:r>
        <w:t>: Demonstration of ontology ‘Brain’. Based on the FMA model, the ‘Brain’ has a code value of 50801.</w:t>
      </w:r>
    </w:p>
    <w:p w14:paraId="29FFC9CE" w14:textId="0084BBA3" w:rsidR="00174E8E" w:rsidRDefault="006446A1" w:rsidP="00347F29">
      <w:r>
        <w:t>When ontologies are not present, a newly created ROI will default to ‘Undefined Normal Tissue’, this is not an FMA ontology, but instead a Varian Medical Systems code.</w:t>
      </w:r>
    </w:p>
    <w:p w14:paraId="4A129F89" w14:textId="78483324" w:rsidR="006446A1" w:rsidRDefault="00D824EA" w:rsidP="00D824EA">
      <w:pPr>
        <w:pStyle w:val="Heading2"/>
      </w:pPr>
      <w:r>
        <w:t>Creating RT Structures</w:t>
      </w:r>
    </w:p>
    <w:p w14:paraId="126A622C" w14:textId="1644F952" w:rsidR="00AF3D64" w:rsidRPr="00AF3D64" w:rsidRDefault="00AF3D64" w:rsidP="00AF3D64">
      <w:r>
        <w:t>T</w:t>
      </w:r>
    </w:p>
    <w:p w14:paraId="7F6C8657" w14:textId="61BB19FA" w:rsidR="0002678A" w:rsidRPr="0002678A" w:rsidRDefault="0002678A" w:rsidP="0002678A">
      <w:pPr>
        <w:pStyle w:val="Heading1"/>
        <w:pageBreakBefore/>
      </w:pPr>
      <w:r>
        <w:lastRenderedPageBreak/>
        <w:t>References</w:t>
      </w:r>
    </w:p>
    <w:p w14:paraId="5DE780B5" w14:textId="1DF31805" w:rsidR="002A4E42" w:rsidRPr="002A4E42" w:rsidRDefault="0002678A" w:rsidP="002A4E4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A4E42" w:rsidRPr="002A4E42">
        <w:rPr>
          <w:rFonts w:ascii="Calibri" w:hAnsi="Calibri" w:cs="Calibri"/>
          <w:noProof/>
          <w:szCs w:val="24"/>
        </w:rPr>
        <w:t xml:space="preserve">1. </w:t>
      </w:r>
      <w:r w:rsidR="002A4E42" w:rsidRPr="002A4E42">
        <w:rPr>
          <w:rFonts w:ascii="Calibri" w:hAnsi="Calibri" w:cs="Calibri"/>
          <w:noProof/>
          <w:szCs w:val="24"/>
        </w:rPr>
        <w:tab/>
        <w:t>Larouche, R., Mayo, C., Tantot, L., Ying, X., Covington E. Update from AAPM TG263U1: Standardizing Nomenclatures in RO. In: ; 2022.</w:t>
      </w:r>
    </w:p>
    <w:p w14:paraId="15417E2B"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2. </w:t>
      </w:r>
      <w:r w:rsidRPr="002A4E42">
        <w:rPr>
          <w:rFonts w:ascii="Calibri" w:hAnsi="Calibri" w:cs="Calibri"/>
          <w:noProof/>
          <w:szCs w:val="24"/>
        </w:rPr>
        <w:tab/>
        <w:t>fo-dicom/fo-dicom: Fellow Oak DICOM for .NET, .NET Core, Universal Windows, Android, iOS, Mono and Unity. Accessed July 22, 2022. https://github.com/fo-dicom/fo-dicom</w:t>
      </w:r>
    </w:p>
    <w:p w14:paraId="0C91E601"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szCs w:val="24"/>
        </w:rPr>
      </w:pPr>
      <w:r w:rsidRPr="002A4E42">
        <w:rPr>
          <w:rFonts w:ascii="Calibri" w:hAnsi="Calibri" w:cs="Calibri"/>
          <w:noProof/>
          <w:szCs w:val="24"/>
        </w:rPr>
        <w:t xml:space="preserve">3. </w:t>
      </w:r>
      <w:r w:rsidRPr="002A4E42">
        <w:rPr>
          <w:rFonts w:ascii="Calibri" w:hAnsi="Calibri" w:cs="Calibri"/>
          <w:noProof/>
          <w:szCs w:val="24"/>
        </w:rPr>
        <w:tab/>
        <w:t xml:space="preserve">Beare R, Lowekamp B, Yaniv Z. Image segmentation, registration and characterization in R with simpleITK. </w:t>
      </w:r>
      <w:r w:rsidRPr="002A4E42">
        <w:rPr>
          <w:rFonts w:ascii="Calibri" w:hAnsi="Calibri" w:cs="Calibri"/>
          <w:i/>
          <w:iCs/>
          <w:noProof/>
          <w:szCs w:val="24"/>
        </w:rPr>
        <w:t>J Stat Softw</w:t>
      </w:r>
      <w:r w:rsidRPr="002A4E42">
        <w:rPr>
          <w:rFonts w:ascii="Calibri" w:hAnsi="Calibri" w:cs="Calibri"/>
          <w:noProof/>
          <w:szCs w:val="24"/>
        </w:rPr>
        <w:t>. 2018;86(1):1-35. doi:10.18637/jss.v086.i08</w:t>
      </w:r>
    </w:p>
    <w:p w14:paraId="5431788C" w14:textId="77777777" w:rsidR="002A4E42" w:rsidRPr="002A4E42" w:rsidRDefault="002A4E42" w:rsidP="002A4E42">
      <w:pPr>
        <w:widowControl w:val="0"/>
        <w:autoSpaceDE w:val="0"/>
        <w:autoSpaceDN w:val="0"/>
        <w:adjustRightInd w:val="0"/>
        <w:spacing w:line="240" w:lineRule="auto"/>
        <w:ind w:left="640" w:hanging="640"/>
        <w:rPr>
          <w:rFonts w:ascii="Calibri" w:hAnsi="Calibri" w:cs="Calibri"/>
          <w:noProof/>
        </w:rPr>
      </w:pPr>
      <w:r w:rsidRPr="002A4E42">
        <w:rPr>
          <w:rFonts w:ascii="Calibri" w:hAnsi="Calibri" w:cs="Calibri"/>
          <w:noProof/>
          <w:szCs w:val="24"/>
        </w:rPr>
        <w:t xml:space="preserve">4. </w:t>
      </w:r>
      <w:r w:rsidRPr="002A4E42">
        <w:rPr>
          <w:rFonts w:ascii="Calibri" w:hAnsi="Calibri" w:cs="Calibri"/>
          <w:noProof/>
          <w:szCs w:val="24"/>
        </w:rPr>
        <w:tab/>
        <w:t>Foundational Model of Anatomy - Summary | NCBO BioPortal. Accessed July 22, 2022. https://bioportal.bioontology.org/ontologies/FMA?p=summary</w:t>
      </w:r>
    </w:p>
    <w:p w14:paraId="344CCF2A" w14:textId="2B35556F" w:rsidR="006446A1" w:rsidRPr="00347F29" w:rsidRDefault="0002678A" w:rsidP="00347F29">
      <w:r>
        <w:fldChar w:fldCharType="end"/>
      </w:r>
    </w:p>
    <w:sectPr w:rsidR="006446A1" w:rsidRPr="00347F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derson, Brian" w:date="2022-07-22T14:51:00Z" w:initials="AB">
    <w:p w14:paraId="130057BA" w14:textId="77777777" w:rsidR="00AD5C11" w:rsidRDefault="00AD5C11" w:rsidP="00877F2D">
      <w:pPr>
        <w:pStyle w:val="CommentText"/>
      </w:pPr>
      <w:r>
        <w:rPr>
          <w:rStyle w:val="CommentReference"/>
        </w:rPr>
        <w:annotationRef/>
      </w:r>
      <w:r>
        <w:t>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005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537EF" w16cex:dateUtc="2022-07-22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0057BA" w16cid:durableId="268537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erson, Brian">
    <w15:presenceInfo w15:providerId="None" w15:userId="Anderson, Br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1E50"/>
    <w:rsid w:val="00007E18"/>
    <w:rsid w:val="000127D7"/>
    <w:rsid w:val="0002678A"/>
    <w:rsid w:val="00056885"/>
    <w:rsid w:val="000958C1"/>
    <w:rsid w:val="00174E8E"/>
    <w:rsid w:val="001E2EFE"/>
    <w:rsid w:val="001F4ECB"/>
    <w:rsid w:val="00272639"/>
    <w:rsid w:val="002A3D89"/>
    <w:rsid w:val="002A4E42"/>
    <w:rsid w:val="002B611C"/>
    <w:rsid w:val="00306C64"/>
    <w:rsid w:val="00320E66"/>
    <w:rsid w:val="00347F29"/>
    <w:rsid w:val="00393210"/>
    <w:rsid w:val="003D0BBB"/>
    <w:rsid w:val="003D7D5D"/>
    <w:rsid w:val="00421163"/>
    <w:rsid w:val="004F72DB"/>
    <w:rsid w:val="00541877"/>
    <w:rsid w:val="00556C7B"/>
    <w:rsid w:val="00560F1F"/>
    <w:rsid w:val="00591E50"/>
    <w:rsid w:val="006446A1"/>
    <w:rsid w:val="00667BB9"/>
    <w:rsid w:val="00691A2F"/>
    <w:rsid w:val="006C772B"/>
    <w:rsid w:val="00763468"/>
    <w:rsid w:val="007F3FF8"/>
    <w:rsid w:val="008B752E"/>
    <w:rsid w:val="008E0581"/>
    <w:rsid w:val="009100C1"/>
    <w:rsid w:val="00982F5A"/>
    <w:rsid w:val="00996118"/>
    <w:rsid w:val="00A22AFA"/>
    <w:rsid w:val="00A3783D"/>
    <w:rsid w:val="00AA1C3D"/>
    <w:rsid w:val="00AD5C11"/>
    <w:rsid w:val="00AF3D64"/>
    <w:rsid w:val="00B223E6"/>
    <w:rsid w:val="00BE2C15"/>
    <w:rsid w:val="00BE3908"/>
    <w:rsid w:val="00C4125D"/>
    <w:rsid w:val="00C41ADA"/>
    <w:rsid w:val="00C53E81"/>
    <w:rsid w:val="00C61471"/>
    <w:rsid w:val="00CF4E70"/>
    <w:rsid w:val="00D65047"/>
    <w:rsid w:val="00D824EA"/>
    <w:rsid w:val="00DD09CD"/>
    <w:rsid w:val="00E07932"/>
    <w:rsid w:val="00E3543B"/>
    <w:rsid w:val="00EA4773"/>
    <w:rsid w:val="00F249CB"/>
    <w:rsid w:val="00F539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styleId="UnresolvedMention">
    <w:name w:val="Unresolved Mention"/>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icom.nema.org/medical/dicom/current/output/chtml/part16/chapter_8.html"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purl.org/sig/ont/fma/fma50801"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icom.innolitics.com/ciods/rt-structure-set/rt-roi-observations/30060080/30060086" TargetMode="External"/><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dicom.innolitics.com/ciods/rt-structure-set/rt-roi-observations/30060080/300600a4"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E9C2D-F5CD-4B6A-8154-4847AF5EF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TotalTime>
  <Pages>4</Pages>
  <Words>1712</Words>
  <Characters>975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41</cp:revision>
  <dcterms:created xsi:type="dcterms:W3CDTF">2022-07-21T21:24:00Z</dcterms:created>
  <dcterms:modified xsi:type="dcterms:W3CDTF">2022-07-22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ies>
</file>